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30A3ACA0" w:rsidR="008561F4" w:rsidRDefault="008561F4" w:rsidP="008561F4">
      <w:pPr>
        <w:jc w:val="center"/>
        <w:rPr>
          <w:strike/>
          <w:sz w:val="28"/>
          <w:szCs w:val="28"/>
        </w:rPr>
      </w:pPr>
      <w:r>
        <w:rPr>
          <w:sz w:val="28"/>
          <w:szCs w:val="28"/>
        </w:rPr>
        <w:t xml:space="preserve">Cross-sectional associations between regular physical </w:t>
      </w:r>
      <w:r w:rsidR="008A08B9">
        <w:rPr>
          <w:sz w:val="28"/>
          <w:szCs w:val="28"/>
        </w:rPr>
        <w:t>exercise</w:t>
      </w:r>
      <w:r>
        <w:rPr>
          <w:sz w:val="28"/>
          <w:szCs w:val="28"/>
        </w:rPr>
        <w:t xml:space="preserve"> engagement and domains of mental </w:t>
      </w:r>
      <w:r w:rsidR="00564EEA">
        <w:rPr>
          <w:sz w:val="28"/>
          <w:szCs w:val="28"/>
        </w:rPr>
        <w:t>wellbeing</w:t>
      </w:r>
      <w:r>
        <w:rPr>
          <w:sz w:val="28"/>
          <w:szCs w:val="28"/>
        </w:rPr>
        <w:t xml:space="preserve"> in a large 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DB38D" w:rsidR="008561F4" w:rsidRDefault="008561F4" w:rsidP="008561F4">
      <w:pPr>
        <w:jc w:val="center"/>
        <w:rPr>
          <w:sz w:val="28"/>
          <w:szCs w:val="28"/>
        </w:rPr>
      </w:pPr>
      <w:r>
        <w:rPr>
          <w:sz w:val="28"/>
          <w:szCs w:val="28"/>
        </w:rPr>
        <w:t xml:space="preserve">Estimating the treatment effect of regular exercise </w:t>
      </w:r>
      <w:r w:rsidR="00564EEA">
        <w:rPr>
          <w:sz w:val="28"/>
          <w:szCs w:val="28"/>
        </w:rPr>
        <w:t xml:space="preserve">on mental wellbeing </w:t>
      </w:r>
      <w:r>
        <w:rPr>
          <w:sz w:val="28"/>
          <w:szCs w:val="28"/>
        </w:rPr>
        <w:t>with propensity score weighting using generalized boosted models</w:t>
      </w:r>
    </w:p>
    <w:p w14:paraId="61ACB864" w14:textId="5738F191" w:rsidR="00564EEA" w:rsidRDefault="00564EEA" w:rsidP="008561F4">
      <w:pPr>
        <w:jc w:val="center"/>
        <w:rPr>
          <w:sz w:val="28"/>
          <w:szCs w:val="28"/>
        </w:rPr>
      </w:pPr>
      <w:r>
        <w:rPr>
          <w:sz w:val="28"/>
          <w:szCs w:val="28"/>
        </w:rPr>
        <w:t>Using a machine learning method to estimate the treatment effect of regular exercise on mental wellbeing</w:t>
      </w:r>
    </w:p>
    <w:p w14:paraId="56002476" w14:textId="3F78D373"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3EF19E07" w:rsidR="008561F4" w:rsidRDefault="008561F4" w:rsidP="008561F4">
      <w:pPr>
        <w:spacing w:line="360" w:lineRule="auto"/>
      </w:pPr>
      <w:r>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Vancampfort, Richards, et al., 2016; Schuch, Vancampfort,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lastRenderedPageBreak/>
        <w:t xml:space="preserve">Recent work has also suggested that mental health is a complex and heterogenous construct in which there is considerable overlap in symptomology across the most commonly classified disorders </w:t>
      </w:r>
      <w:r w:rsidR="002D4BFA">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46752EF2"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2A3D4248" w:rsidR="00623388" w:rsidRDefault="00623388" w:rsidP="00ED2A11">
      <w:pPr>
        <w:spacing w:line="360" w:lineRule="auto"/>
      </w:pPr>
    </w:p>
    <w:p w14:paraId="0B2482BA" w14:textId="12B7C063" w:rsidR="00690635" w:rsidRDefault="00690635" w:rsidP="00ED2A11">
      <w:pPr>
        <w:spacing w:line="360" w:lineRule="auto"/>
      </w:pPr>
    </w:p>
    <w:p w14:paraId="2E5C4CE4" w14:textId="25FE7FC7" w:rsidR="00690635" w:rsidRDefault="00690635" w:rsidP="00ED2A11">
      <w:pPr>
        <w:spacing w:line="360" w:lineRule="auto"/>
      </w:pPr>
    </w:p>
    <w:p w14:paraId="2F78AA91" w14:textId="77777777" w:rsidR="00690635" w:rsidRDefault="00690635"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E32C61">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416FF3F6" w:rsidR="004043F1" w:rsidRDefault="00343D29" w:rsidP="00ED2A11">
      <w:pPr>
        <w:spacing w:line="360" w:lineRule="auto"/>
      </w:pPr>
      <w:r>
        <w:t xml:space="preserve">In addition to the overall wellbeing score, scores for six broad subcategories of mental wellbeing were computed: Core Cognition (ability for executive functioning), </w:t>
      </w:r>
      <w:commentRangeStart w:id="1"/>
      <w:r w:rsidR="0044417C">
        <w:t>Adaptability and Resilience</w:t>
      </w:r>
      <w:r w:rsidR="00690635">
        <w:t xml:space="preserve"> (decision making, creativity, and tolerance to change</w:t>
      </w:r>
      <w:r>
        <w:t xml:space="preserve">), </w:t>
      </w:r>
      <w:commentRangeEnd w:id="1"/>
      <w:r w:rsidR="00690635">
        <w:rPr>
          <w:rStyle w:val="CommentReference"/>
        </w:rPr>
        <w:commentReference w:id="1"/>
      </w:r>
      <w:r>
        <w:t xml:space="preserve">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w:t>
      </w:r>
      <w:r w:rsidR="00690635">
        <w:t xml:space="preserve"> </w:t>
      </w:r>
      <w:r w:rsidR="00690635">
        <w:fldChar w:fldCharType="begin"/>
      </w:r>
      <w:r w:rsidR="00690635">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fldChar w:fldCharType="separate"/>
      </w:r>
      <w:r w:rsidR="00690635">
        <w:rPr>
          <w:noProof/>
        </w:rPr>
        <w:t>(Newson &amp; Thiagarajan, 2020)</w:t>
      </w:r>
      <w:r w:rsidR="00690635">
        <w:fldChar w:fldCharType="end"/>
      </w:r>
      <w:r w:rsidR="00690635">
        <w:t>.</w:t>
      </w:r>
    </w:p>
    <w:p w14:paraId="59F1790C" w14:textId="303EAD1D" w:rsidR="00946809" w:rsidRDefault="00946809" w:rsidP="00ED2A11">
      <w:pPr>
        <w:spacing w:line="360" w:lineRule="auto"/>
      </w:pPr>
    </w:p>
    <w:p w14:paraId="6F840B72" w14:textId="7FDEFCF7" w:rsidR="00946809" w:rsidRDefault="00946809" w:rsidP="00ED2A11">
      <w:pPr>
        <w:spacing w:line="360" w:lineRule="auto"/>
      </w:pPr>
      <w:r>
        <w:lastRenderedPageBreak/>
        <w:t>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B91E244" w:rsidR="004D42FE" w:rsidRDefault="00E239C9" w:rsidP="00ED2A11">
      <w:pPr>
        <w:spacing w:line="360" w:lineRule="auto"/>
      </w:pPr>
      <w:r w:rsidRPr="00E239C9">
        <w:rPr>
          <w:b/>
          <w:bCs/>
        </w:rPr>
        <w:t>Physical Activity</w:t>
      </w:r>
      <w:r>
        <w:t>:</w:t>
      </w:r>
      <w:r w:rsidRPr="00E239C9">
        <w:t xml:space="preserve"> </w:t>
      </w:r>
      <w:r>
        <w:t xml:space="preserve"> </w:t>
      </w:r>
      <w:r w:rsidRPr="00E32C61">
        <w:t xml:space="preserve">Participants responded to single item that asked: “How regularly do you engage in </w:t>
      </w:r>
      <w:commentRangeStart w:id="2"/>
      <w:r w:rsidRPr="00E32C61">
        <w:t xml:space="preserve">physical exercise </w:t>
      </w:r>
      <w:commentRangeEnd w:id="2"/>
      <w:r w:rsidR="008A08B9">
        <w:rPr>
          <w:rStyle w:val="CommentReference"/>
        </w:rPr>
        <w:commentReference w:id="2"/>
      </w:r>
      <w:r w:rsidRPr="00E32C61">
        <w:t>(30 minutes or more)?” Response options included “Rarely/never”; “Less than once a week”; “Once a week”; “Few days a week”; and “Every day</w:t>
      </w:r>
      <w:r w:rsidR="00E32C61">
        <w:t>”.</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E32C61">
        <w:t>All items in which participants responded “Prefer not to say” were recoded as missing</w:t>
      </w:r>
      <w:r w:rsidR="00065819" w:rsidRPr="00E32C61">
        <w:t>.</w:t>
      </w:r>
      <w:r w:rsidRPr="00E32C61">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07442BCB"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t>
      </w:r>
      <w:r w:rsidR="007F78F1">
        <w:lastRenderedPageBreak/>
        <w:t xml:space="preserve">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to physical exercise</w:t>
      </w:r>
      <w:r w:rsidR="008A08B9">
        <w:t xml:space="preserve"> (PE)</w:t>
      </w:r>
      <w:r w:rsidR="00C974BD">
        <w:t xml:space="preserve"> frequency were recoded into binary groups, with “Rarely/Never” indicating </w:t>
      </w:r>
      <w:r w:rsidR="00D6279E">
        <w:t>the control (</w:t>
      </w:r>
      <w:r w:rsidR="003F52CF">
        <w:t>no</w:t>
      </w:r>
      <w:r w:rsidR="000C15CF">
        <w:t xml:space="preserve"> exposure to</w:t>
      </w:r>
      <w:r w:rsidR="003F52CF">
        <w:t xml:space="preserve"> exercise</w:t>
      </w:r>
      <w:r w:rsidR="00D6279E">
        <w:t>)</w:t>
      </w:r>
      <w:r w:rsidR="00C974BD">
        <w:t>, and all other responses indicating</w:t>
      </w:r>
      <w:r w:rsidR="00D6279E">
        <w:t xml:space="preserve"> the treated</w:t>
      </w:r>
      <w:r w:rsidR="000C15CF">
        <w:t xml:space="preserve"> </w:t>
      </w:r>
      <w:r w:rsidR="00D6279E">
        <w:t>(</w:t>
      </w:r>
      <w:r w:rsidR="000C15CF">
        <w:t>exposure to</w:t>
      </w:r>
      <w:r w:rsidR="00C974BD">
        <w:t xml:space="preserve"> </w:t>
      </w:r>
      <w:r w:rsidR="003F52CF">
        <w:t>exercise</w:t>
      </w:r>
      <w:r w:rsidR="00D6279E">
        <w:t>)</w:t>
      </w:r>
      <w:r w:rsidR="00C974BD">
        <w:t>.</w:t>
      </w:r>
    </w:p>
    <w:p w14:paraId="1B093214" w14:textId="77777777" w:rsidR="00C974BD" w:rsidRDefault="00C974BD" w:rsidP="00ED2A11">
      <w:pPr>
        <w:spacing w:line="360" w:lineRule="auto"/>
      </w:pPr>
    </w:p>
    <w:p w14:paraId="04A0E0D2" w14:textId="0C2D8FD5" w:rsidR="00E32C61" w:rsidRDefault="004F1596" w:rsidP="00E32C6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317F72">
        <w:t xml:space="preserve"> to generate predict</w:t>
      </w:r>
      <w:r w:rsidR="00433639">
        <w:t>ed values (i.e. of propensity scores)</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5712B3">
        <w:t>The number of trees</w:t>
      </w:r>
      <w:r w:rsidR="00433639">
        <w:t xml:space="preserve"> </w:t>
      </w:r>
      <w:r w:rsidR="005712B3">
        <w:t xml:space="preserve">was </w:t>
      </w:r>
      <w:r w:rsidR="00433639">
        <w:t>set to 10,000 by default, and increased</w:t>
      </w:r>
      <w:r w:rsidR="00B479B7">
        <w:t xml:space="preserve"> to 20,000 if covariate balancing was not achieved.</w:t>
      </w:r>
      <w:r w:rsidR="005712B3">
        <w:t xml:space="preserve">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w:t>
      </w:r>
      <w:r w:rsidR="00E91F2A">
        <w:t>subcategories</w:t>
      </w:r>
      <w:r w:rsidR="00D6279E">
        <w:t xml:space="preserve"> of wellbeing</w:t>
      </w:r>
      <w:r w:rsidR="00E94701">
        <w:t>.</w:t>
      </w:r>
      <w:r w:rsidR="007B1816">
        <w:t xml:space="preserve"> </w:t>
      </w:r>
      <w:r w:rsidR="00E32C61">
        <w:t xml:space="preserve">Using the same procedures, we also computed a model testing for </w:t>
      </w:r>
      <w:r w:rsidR="00AD4A49">
        <w:t xml:space="preserve">moderation of age on </w:t>
      </w:r>
      <w:r w:rsidR="008A08B9">
        <w:t>PE</w:t>
      </w:r>
      <w:r w:rsidR="00AD4A49">
        <w:t xml:space="preserve"> and</w:t>
      </w:r>
      <w:r w:rsidR="00E32C61">
        <w:t xml:space="preserve"> overall MHQ score</w:t>
      </w:r>
      <w:r w:rsidR="00D6279E">
        <w:t xml:space="preserve"> </w:t>
      </w:r>
      <w:r w:rsidR="00AD4A49">
        <w:t xml:space="preserve">as well as the </w:t>
      </w:r>
      <w:r w:rsidR="00E91F2A">
        <w:t>subcategories</w:t>
      </w:r>
      <w:r w:rsidR="00D6279E">
        <w:t>.</w:t>
      </w:r>
    </w:p>
    <w:p w14:paraId="5C890026" w14:textId="0ED78F8B" w:rsidR="00BD0CC9" w:rsidRDefault="00BD0CC9" w:rsidP="00ED2A11">
      <w:pPr>
        <w:spacing w:line="360" w:lineRule="auto"/>
      </w:pPr>
    </w:p>
    <w:p w14:paraId="6F7A7AA7" w14:textId="3E367FD8" w:rsidR="00DA49EA" w:rsidRDefault="00DA49EA" w:rsidP="00DA49EA">
      <w:pPr>
        <w:spacing w:line="360" w:lineRule="auto"/>
      </w:pPr>
      <w:r>
        <w:t xml:space="preserve">In case the inferences of the main analysis are biased due to </w:t>
      </w:r>
      <w:r w:rsidR="00704989">
        <w:t>model</w:t>
      </w:r>
      <w:r>
        <w:t xml:space="preserve"> </w:t>
      </w:r>
      <w:r w:rsidR="00704989">
        <w:t>misspecification</w:t>
      </w:r>
      <w:r>
        <w:t xml:space="preserve"> or handling of missing</w:t>
      </w:r>
      <w:r w:rsidR="00E32C61">
        <w:t xml:space="preserve"> data</w:t>
      </w:r>
      <w:r>
        <w:t xml:space="preserve">, we performed </w:t>
      </w:r>
      <w:r w:rsidR="00704989">
        <w:t>several</w:t>
      </w:r>
      <w:r>
        <w:t xml:space="preserve"> sensitivity analys</w:t>
      </w:r>
      <w:r w:rsidR="00704989">
        <w:t xml:space="preserve">es. First, we conducted a doubly robust estimator </w:t>
      </w:r>
      <w:r w:rsidR="00704989">
        <w:lastRenderedPageBreak/>
        <w:t>of the GBM estimations by</w:t>
      </w:r>
      <w:r w:rsidR="00354F08">
        <w:t xml:space="preserve"> combining the propensity weights with the outcome linear regression </w:t>
      </w:r>
      <w:r w:rsidR="00354F08">
        <w:fldChar w:fldCharType="begin"/>
      </w:r>
      <w:r w:rsidR="00354F08">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fldChar w:fldCharType="separate"/>
      </w:r>
      <w:r w:rsidR="00354F08">
        <w:rPr>
          <w:noProof/>
        </w:rPr>
        <w:t>(Funk et al., 2011)</w:t>
      </w:r>
      <w:r w:rsidR="00354F08">
        <w:fldChar w:fldCharType="end"/>
      </w:r>
      <w:r w:rsidR="00354F08">
        <w:t xml:space="preserve">. </w:t>
      </w:r>
      <w:r w:rsidR="00704989">
        <w:t>Second, we estimated treatment effects using</w:t>
      </w:r>
      <w:r>
        <w:t xml:space="preserve"> multiple imputation</w:t>
      </w:r>
      <w:r w:rsidR="00704989">
        <w:t xml:space="preserve"> (MI)</w:t>
      </w:r>
      <w:r>
        <w:t xml:space="preserve"> and covariate balancing propensity score</w:t>
      </w:r>
      <w:r w:rsidR="00E32C61">
        <w:t xml:space="preserve"> </w:t>
      </w:r>
      <w:r w:rsidR="00704989">
        <w:t xml:space="preserve">(CBPS) </w:t>
      </w:r>
      <w:r w:rsidR="00E32C61">
        <w:t>weighting</w:t>
      </w:r>
      <w:r w:rsidR="00631FCB">
        <w:t xml:space="preserve">, which may </w:t>
      </w:r>
      <w:r w:rsidR="00E32C61">
        <w:t>outperform GBM</w:t>
      </w:r>
      <w:r w:rsidR="00631FCB">
        <w:t xml:space="preserve">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E32C61">
        <w:t xml:space="preserve"> </w:t>
      </w:r>
      <w:r>
        <w:t>(</w:t>
      </w:r>
      <w:r w:rsidR="00704989">
        <w:t>more on this procedure</w:t>
      </w:r>
      <w:r>
        <w:t xml:space="preserve"> in </w:t>
      </w:r>
      <w:r w:rsidR="00354F08">
        <w:t>S</w:t>
      </w:r>
      <w:r>
        <w:t>upplementary</w:t>
      </w:r>
      <w:r w:rsidR="00704989">
        <w:t xml:space="preserve"> </w:t>
      </w:r>
      <w:r w:rsidR="00354F08">
        <w:t>A</w:t>
      </w:r>
      <w:r>
        <w:t xml:space="preserve">). </w:t>
      </w:r>
      <w:r w:rsidR="00704989">
        <w:t>We also computed a double robust estimator using MI + CBPS weighting.</w:t>
      </w:r>
      <w:r w:rsidR="00A80279">
        <w:t xml:space="preserve"> Lastly, we computed </w:t>
      </w:r>
      <w:r w:rsidR="00A47308">
        <w:t>mean difference of MHQ between no exercise and exercise groups, adjusting for covariates and nesting by country.</w:t>
      </w:r>
    </w:p>
    <w:p w14:paraId="7C3AE823" w14:textId="7AE88471" w:rsidR="00A47308" w:rsidRDefault="00A47308" w:rsidP="00DA49EA">
      <w:pPr>
        <w:spacing w:line="360" w:lineRule="auto"/>
      </w:pPr>
    </w:p>
    <w:p w14:paraId="452DDB76" w14:textId="6911B7C4" w:rsidR="00A47308" w:rsidRDefault="00A47308" w:rsidP="00DA49EA">
      <w:pPr>
        <w:spacing w:line="360" w:lineRule="auto"/>
        <w:rPr>
          <w:b/>
          <w:bCs/>
        </w:rPr>
      </w:pPr>
      <w:r>
        <w:rPr>
          <w:b/>
          <w:bCs/>
        </w:rPr>
        <w:t>Results:</w:t>
      </w:r>
    </w:p>
    <w:p w14:paraId="67C3D768" w14:textId="492EB797" w:rsidR="00A47308" w:rsidRPr="00A47308" w:rsidRDefault="00316EF3" w:rsidP="00DA49EA">
      <w:pPr>
        <w:spacing w:line="360" w:lineRule="auto"/>
      </w:pPr>
      <w:r>
        <w:t xml:space="preserve">Descriptive statistics of the sample can be found in </w:t>
      </w:r>
      <w:r w:rsidR="00354F08">
        <w:t>Su</w:t>
      </w:r>
      <w:r>
        <w:t xml:space="preserve">pplementary </w:t>
      </w:r>
      <w:r w:rsidR="00354F08">
        <w:t>B</w:t>
      </w:r>
      <w:r>
        <w:t xml:space="preserve">. </w:t>
      </w:r>
      <w:r w:rsidR="00D6279E">
        <w:t xml:space="preserve">Diagnostics indicated that control and treatment groups were not significantly different across all levels of covariates after weighting, indicating successful balancing. </w:t>
      </w:r>
      <w:r>
        <w:t xml:space="preserve">Mean levels of MHQ </w:t>
      </w:r>
      <w:r w:rsidR="0044417C">
        <w:t xml:space="preserve">in the full sample </w:t>
      </w:r>
      <w:r>
        <w:t xml:space="preserve">was 67.93 (+/- 72.70). </w:t>
      </w:r>
      <w:r w:rsidR="006426DE">
        <w:t xml:space="preserve">In the main model, self-reported </w:t>
      </w:r>
      <w:r w:rsidR="008A08B9">
        <w:t xml:space="preserve">PE </w:t>
      </w:r>
      <w:r w:rsidR="006426DE">
        <w:t>was associated with an 18.45 (95%</w:t>
      </w:r>
      <w:r w:rsidR="004378B2">
        <w:t xml:space="preserve"> </w:t>
      </w:r>
      <w:r w:rsidR="006426DE">
        <w:t>CI: 15.52-21.37) increase in MHQ (</w:t>
      </w:r>
      <w:r w:rsidR="00FE555F">
        <w:t>Cohen’s d = 0.26)</w:t>
      </w:r>
      <w:r w:rsidR="0044417C">
        <w:t xml:space="preserve">, </w:t>
      </w:r>
      <w:r w:rsidR="004378B2">
        <w:t>16.44 (13.77</w:t>
      </w:r>
      <w:r w:rsidR="00682D10">
        <w:t xml:space="preserve">-19.10) increase in Core Cognition (d = 0.25), 18.14 (15.40-20.88) increase in Adaptability and Resilience (d = 0.27), 15.75 (12.62-18.87) increase in Drive and Motivation (d = 0.24), 16.32 (13.44-19.20) increase in Mood and Outlook (d = 0.24), 14.03 (11.12-16.93) increase in Social Self (d = 0.19), and a 19.81 (17.23-22.36) increase in Mind-Body (d = 0.32) </w:t>
      </w:r>
      <w:r w:rsidR="00E91F2A">
        <w:t>subcategories</w:t>
      </w:r>
      <w:r w:rsidR="00682D10">
        <w:t xml:space="preserve">. </w:t>
      </w:r>
    </w:p>
    <w:p w14:paraId="15D151FB" w14:textId="486D007B" w:rsidR="00DA49EA" w:rsidRDefault="00AD4A49" w:rsidP="00065819">
      <w:pPr>
        <w:spacing w:line="360" w:lineRule="auto"/>
      </w:pPr>
      <w:r>
        <w:t xml:space="preserve">The propensity score weighted moderation model revealed </w:t>
      </w:r>
      <w:r w:rsidR="008A08B9">
        <w:t>significant age*PE interactions on MHQ (B = -2.04), Core Cognition (B = -2.09), Adaptability and Resilie</w:t>
      </w:r>
      <w:r w:rsidR="00B279BA">
        <w:t>nce (B = -1.16), Mood and Outlook (B = -2.04), Drive and Motivation (B = -2.15), and Mind-Body (B = -2.20), indicating younger age cohorts benefit</w:t>
      </w:r>
      <w:r w:rsidR="003B7CE5">
        <w:t xml:space="preserve"> more</w:t>
      </w:r>
      <w:r w:rsidR="00B279BA">
        <w:t xml:space="preserve"> from physical exercise across overall wellbeing and all </w:t>
      </w:r>
      <w:r w:rsidR="00E91F2A">
        <w:t>subcategories</w:t>
      </w:r>
      <w:r w:rsidR="00B279BA">
        <w:t>, excluding Social Self.</w:t>
      </w:r>
      <w:r w:rsidR="003B7CE5">
        <w:t xml:space="preserve"> Significant main effects of age are also observed across all </w:t>
      </w:r>
      <w:r w:rsidR="00E91F2A">
        <w:t>subcategories</w:t>
      </w:r>
      <w:r w:rsidR="003B7CE5">
        <w:t xml:space="preserve"> (B = 25.64, 13.43-16.44 for MHQ).</w:t>
      </w:r>
    </w:p>
    <w:p w14:paraId="18B850B2" w14:textId="379DDDCC" w:rsidR="005F7E9C" w:rsidRDefault="005F7E9C" w:rsidP="00065819">
      <w:pPr>
        <w:spacing w:line="360" w:lineRule="auto"/>
      </w:pPr>
      <w:r>
        <w:t xml:space="preserve">The sensitivity analyses shows convergence of </w:t>
      </w:r>
      <w:r w:rsidR="00A0165A">
        <w:t xml:space="preserve">estimated </w:t>
      </w:r>
      <w:r>
        <w:t>treatment effect</w:t>
      </w:r>
      <w:r w:rsidR="00A0165A">
        <w:t>s</w:t>
      </w:r>
      <w:r>
        <w:t>, suggesting robustness of the estimation to different model specifications (main GBM = 18.45, double robust GBM = 18.07, MI + CBPS = 18.04, double robust CBPS = 17.87</w:t>
      </w:r>
      <w:r w:rsidR="00A0165A">
        <w:t>, adjusted mean difference = 18.07).</w:t>
      </w:r>
    </w:p>
    <w:p w14:paraId="5CA633CF" w14:textId="6F1E73E6" w:rsidR="003B7CE5" w:rsidRDefault="003B7CE5" w:rsidP="00065819">
      <w:pPr>
        <w:spacing w:line="360" w:lineRule="auto"/>
      </w:pPr>
    </w:p>
    <w:p w14:paraId="7E512760" w14:textId="547DAFFA" w:rsidR="003B7CE5" w:rsidRDefault="003B7CE5" w:rsidP="00065819">
      <w:pPr>
        <w:spacing w:line="360" w:lineRule="auto"/>
      </w:pPr>
    </w:p>
    <w:p w14:paraId="74D4E5FB" w14:textId="2687B80F" w:rsidR="00B2120E" w:rsidRDefault="00B2120E" w:rsidP="00065819">
      <w:pPr>
        <w:spacing w:line="360" w:lineRule="auto"/>
      </w:pPr>
    </w:p>
    <w:p w14:paraId="3FACE440" w14:textId="66BD4C0E" w:rsidR="00B2120E" w:rsidRDefault="00B2120E" w:rsidP="00065819">
      <w:pPr>
        <w:spacing w:line="360" w:lineRule="auto"/>
      </w:pPr>
    </w:p>
    <w:p w14:paraId="071BA901" w14:textId="77777777" w:rsidR="00B2120E" w:rsidRDefault="00B2120E" w:rsidP="00065819">
      <w:pPr>
        <w:spacing w:line="360" w:lineRule="auto"/>
      </w:pPr>
    </w:p>
    <w:p w14:paraId="35E3DF41" w14:textId="01F88FE4" w:rsidR="003B7CE5" w:rsidRDefault="003B7CE5" w:rsidP="00065819">
      <w:pPr>
        <w:spacing w:line="360" w:lineRule="auto"/>
      </w:pPr>
    </w:p>
    <w:p w14:paraId="37B4D80C" w14:textId="6DC84A20" w:rsidR="003B7CE5" w:rsidRDefault="003B7CE5" w:rsidP="00065819">
      <w:pPr>
        <w:spacing w:line="360" w:lineRule="auto"/>
        <w:rPr>
          <w:b/>
          <w:bCs/>
        </w:rPr>
      </w:pPr>
      <w:r>
        <w:rPr>
          <w:b/>
          <w:bCs/>
        </w:rPr>
        <w:t>Discussion</w:t>
      </w:r>
    </w:p>
    <w:p w14:paraId="6C2B2ECB" w14:textId="77777777" w:rsidR="00E91F2A" w:rsidRDefault="00E91F2A" w:rsidP="00A76D85">
      <w:pPr>
        <w:pStyle w:val="ListParagraph"/>
        <w:spacing w:line="360" w:lineRule="auto"/>
      </w:pPr>
    </w:p>
    <w:p w14:paraId="745B47A8" w14:textId="77777777" w:rsidR="00B2120E" w:rsidRDefault="00B2120E" w:rsidP="00B2120E">
      <w:pPr>
        <w:spacing w:line="360" w:lineRule="auto"/>
      </w:pPr>
      <w:r>
        <w:t>•</w:t>
      </w:r>
      <w:r>
        <w:tab/>
        <w:t>Propensity weighting methods allow us to make stronger causal inferences compared to common regression models.</w:t>
      </w:r>
    </w:p>
    <w:p w14:paraId="6CD8F981" w14:textId="77777777" w:rsidR="00B2120E" w:rsidRDefault="00B2120E" w:rsidP="00B2120E">
      <w:pPr>
        <w:spacing w:line="360" w:lineRule="auto"/>
      </w:pPr>
      <w:r>
        <w:t>•</w:t>
      </w:r>
      <w:r>
        <w:tab/>
        <w:t>Ours results compared to RCTs (compare effect sizes?)</w:t>
      </w:r>
    </w:p>
    <w:p w14:paraId="5AE8C545" w14:textId="77777777" w:rsidR="00B2120E" w:rsidRDefault="00B2120E" w:rsidP="00B2120E">
      <w:pPr>
        <w:spacing w:line="360" w:lineRule="auto"/>
      </w:pPr>
      <w:r>
        <w:t>•</w:t>
      </w:r>
      <w:r>
        <w:tab/>
        <w:t>Relatively poor MH in younger ages, confirming Chen 2022</w:t>
      </w:r>
    </w:p>
    <w:p w14:paraId="2EE4C833" w14:textId="77777777" w:rsidR="00B2120E" w:rsidRDefault="00B2120E" w:rsidP="00B2120E">
      <w:pPr>
        <w:spacing w:line="360" w:lineRule="auto"/>
      </w:pPr>
      <w:r>
        <w:t>•</w:t>
      </w:r>
      <w:r>
        <w:tab/>
        <w:t>PE strongest effect on Adaptability and Resilience, lowest on Social Self (is this in line with current literature? Comments on different exercise modalities?)</w:t>
      </w:r>
    </w:p>
    <w:p w14:paraId="19E12818" w14:textId="77777777" w:rsidR="00B2120E" w:rsidRDefault="00B2120E" w:rsidP="00B2120E">
      <w:pPr>
        <w:spacing w:line="360" w:lineRule="auto"/>
      </w:pPr>
    </w:p>
    <w:p w14:paraId="6DCBD2D8" w14:textId="77777777" w:rsidR="00B2120E" w:rsidRDefault="00B2120E" w:rsidP="00B2120E">
      <w:pPr>
        <w:spacing w:line="360" w:lineRule="auto"/>
      </w:pPr>
    </w:p>
    <w:p w14:paraId="3F64962A" w14:textId="77777777" w:rsidR="00B2120E" w:rsidRDefault="00B2120E" w:rsidP="00B2120E">
      <w:pPr>
        <w:spacing w:line="360" w:lineRule="auto"/>
      </w:pPr>
    </w:p>
    <w:p w14:paraId="10E1A01A" w14:textId="77777777" w:rsidR="00B2120E" w:rsidRDefault="00B2120E" w:rsidP="00B2120E">
      <w:pPr>
        <w:spacing w:line="360" w:lineRule="auto"/>
      </w:pPr>
      <w:r>
        <w:t xml:space="preserve">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w:t>
      </w:r>
    </w:p>
    <w:p w14:paraId="3AC7CCED" w14:textId="77777777" w:rsidR="00B2120E" w:rsidRDefault="00B2120E" w:rsidP="00B2120E">
      <w:pPr>
        <w:spacing w:line="360" w:lineRule="auto"/>
      </w:pPr>
    </w:p>
    <w:p w14:paraId="1E0D84E1" w14:textId="77777777" w:rsidR="00B2120E" w:rsidRDefault="00B2120E" w:rsidP="00B2120E">
      <w:pPr>
        <w:spacing w:line="360" w:lineRule="auto"/>
      </w:pPr>
      <w:r>
        <w:t xml:space="preserve">Limitations: </w:t>
      </w:r>
    </w:p>
    <w:p w14:paraId="07AF6AFB" w14:textId="77777777" w:rsidR="00B2120E" w:rsidRDefault="00B2120E" w:rsidP="00B2120E">
      <w:pPr>
        <w:spacing w:line="360" w:lineRule="auto"/>
      </w:pPr>
    </w:p>
    <w:p w14:paraId="6FA7DE58" w14:textId="77777777" w:rsidR="00B2120E" w:rsidRDefault="00B2120E" w:rsidP="00B2120E">
      <w:pPr>
        <w:spacing w:line="360" w:lineRule="auto"/>
      </w:pPr>
      <w:r>
        <w:t>Strong ignorability assumption; propensity scoring assumes all potentially confounding covariates are observed</w:t>
      </w:r>
    </w:p>
    <w:p w14:paraId="1609DAE5" w14:textId="77777777" w:rsidR="00B2120E" w:rsidRDefault="00B2120E" w:rsidP="00B2120E">
      <w:pPr>
        <w:spacing w:line="360" w:lineRule="auto"/>
      </w:pPr>
    </w:p>
    <w:p w14:paraId="131F3FA9" w14:textId="77777777" w:rsidR="00B2120E" w:rsidRDefault="00B2120E" w:rsidP="00B2120E">
      <w:pPr>
        <w:spacing w:line="360" w:lineRule="auto"/>
      </w:pPr>
      <w:r>
        <w:t>Dropped ethnicity and gender identity</w:t>
      </w:r>
    </w:p>
    <w:p w14:paraId="30DA0046" w14:textId="77777777" w:rsidR="00B2120E" w:rsidRDefault="00B2120E" w:rsidP="00B2120E">
      <w:pPr>
        <w:spacing w:line="360" w:lineRule="auto"/>
      </w:pPr>
    </w:p>
    <w:p w14:paraId="36495B04" w14:textId="77777777" w:rsidR="00B2120E" w:rsidRDefault="00B2120E" w:rsidP="00B2120E">
      <w:pPr>
        <w:spacing w:line="360" w:lineRule="auto"/>
      </w:pPr>
      <w:r>
        <w:t>Self reported PA</w:t>
      </w:r>
    </w:p>
    <w:p w14:paraId="37357D46" w14:textId="77777777" w:rsidR="00B2120E" w:rsidRDefault="00B2120E" w:rsidP="00B2120E">
      <w:pPr>
        <w:spacing w:line="360" w:lineRule="auto"/>
      </w:pPr>
    </w:p>
    <w:p w14:paraId="1A13B196" w14:textId="77777777" w:rsidR="00B2120E" w:rsidRDefault="00B2120E" w:rsidP="00B2120E">
      <w:pPr>
        <w:spacing w:line="360" w:lineRule="auto"/>
      </w:pPr>
      <w:r>
        <w:t>Cross sectional</w:t>
      </w:r>
    </w:p>
    <w:p w14:paraId="00908217" w14:textId="77777777" w:rsidR="00B2120E" w:rsidRDefault="00B2120E" w:rsidP="00B2120E">
      <w:pPr>
        <w:spacing w:line="360" w:lineRule="auto"/>
      </w:pPr>
    </w:p>
    <w:p w14:paraId="42DB617B" w14:textId="77777777" w:rsidR="00B2120E" w:rsidRDefault="00B2120E" w:rsidP="00B2120E">
      <w:pPr>
        <w:spacing w:line="360" w:lineRule="auto"/>
      </w:pPr>
      <w:r>
        <w:t>Volunteer online survey</w:t>
      </w:r>
    </w:p>
    <w:p w14:paraId="75377D34" w14:textId="77777777" w:rsidR="00B2120E" w:rsidRDefault="00B2120E" w:rsidP="00B2120E">
      <w:pPr>
        <w:spacing w:line="360" w:lineRule="auto"/>
      </w:pPr>
    </w:p>
    <w:p w14:paraId="6CCB312B" w14:textId="77777777" w:rsidR="00B2120E" w:rsidRDefault="00B2120E" w:rsidP="00B2120E">
      <w:pPr>
        <w:spacing w:line="360" w:lineRule="auto"/>
      </w:pPr>
      <w:r>
        <w:t>Ordinal nature of PA questions = difficult to assess exact non-linear effects</w:t>
      </w: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7D0A62A0" w14:textId="77777777" w:rsidR="005F7E9C" w:rsidRPr="005F7E9C" w:rsidRDefault="00485D6E" w:rsidP="005F7E9C">
      <w:pPr>
        <w:pStyle w:val="EndNoteBibliography"/>
        <w:spacing w:after="0"/>
        <w:ind w:left="720" w:hanging="720"/>
      </w:pPr>
      <w:r>
        <w:fldChar w:fldCharType="begin"/>
      </w:r>
      <w:r>
        <w:instrText xml:space="preserve"> ADDIN EN.REFLIST </w:instrText>
      </w:r>
      <w:r>
        <w:fldChar w:fldCharType="separate"/>
      </w:r>
      <w:r w:rsidR="005F7E9C" w:rsidRPr="005F7E9C">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5F7E9C" w:rsidRPr="005F7E9C">
        <w:rPr>
          <w:i/>
        </w:rPr>
        <w:t>Sports Medicine</w:t>
      </w:r>
      <w:r w:rsidR="005F7E9C" w:rsidRPr="005F7E9C">
        <w:t>,</w:t>
      </w:r>
      <w:r w:rsidR="005F7E9C" w:rsidRPr="005F7E9C">
        <w:rPr>
          <w:i/>
        </w:rPr>
        <w:t xml:space="preserve"> 50</w:t>
      </w:r>
      <w:r w:rsidR="005F7E9C" w:rsidRPr="005F7E9C">
        <w:t xml:space="preserve">(1), 151-170. </w:t>
      </w:r>
    </w:p>
    <w:p w14:paraId="6B923BE9" w14:textId="77777777" w:rsidR="005F7E9C" w:rsidRPr="005F7E9C" w:rsidRDefault="005F7E9C" w:rsidP="005F7E9C">
      <w:pPr>
        <w:pStyle w:val="EndNoteBibliography"/>
        <w:spacing w:after="0"/>
        <w:ind w:left="720" w:hanging="720"/>
      </w:pPr>
      <w:r w:rsidRPr="005F7E9C">
        <w:t xml:space="preserve">Blanchflower, D. G., &amp; Oswald, A. J. (2008). Is well-being U-shaped over the life cycle? </w:t>
      </w:r>
      <w:r w:rsidRPr="005F7E9C">
        <w:rPr>
          <w:i/>
        </w:rPr>
        <w:t>Social science &amp; medicine</w:t>
      </w:r>
      <w:r w:rsidRPr="005F7E9C">
        <w:t>,</w:t>
      </w:r>
      <w:r w:rsidRPr="005F7E9C">
        <w:rPr>
          <w:i/>
        </w:rPr>
        <w:t xml:space="preserve"> 66</w:t>
      </w:r>
      <w:r w:rsidRPr="005F7E9C">
        <w:t xml:space="preserve">(8), 1733-1749. </w:t>
      </w:r>
    </w:p>
    <w:p w14:paraId="4DBA6B49" w14:textId="77777777" w:rsidR="005F7E9C" w:rsidRPr="005F7E9C" w:rsidRDefault="005F7E9C" w:rsidP="005F7E9C">
      <w:pPr>
        <w:pStyle w:val="EndNoteBibliography"/>
        <w:spacing w:after="0"/>
        <w:ind w:left="720" w:hanging="720"/>
      </w:pPr>
      <w:r w:rsidRPr="005F7E9C">
        <w:t xml:space="preserve">Borsboom, D., Cramer, A. O., Schmittmann, V. D., Epskamp, S., &amp; Waldorp, L. J. (2011). The small world of psychopathology. </w:t>
      </w:r>
      <w:r w:rsidRPr="005F7E9C">
        <w:rPr>
          <w:i/>
        </w:rPr>
        <w:t>PloS one</w:t>
      </w:r>
      <w:r w:rsidRPr="005F7E9C">
        <w:t>,</w:t>
      </w:r>
      <w:r w:rsidRPr="005F7E9C">
        <w:rPr>
          <w:i/>
        </w:rPr>
        <w:t xml:space="preserve"> 6</w:t>
      </w:r>
      <w:r w:rsidRPr="005F7E9C">
        <w:t xml:space="preserve">(11), e27407. </w:t>
      </w:r>
    </w:p>
    <w:p w14:paraId="53A23C94" w14:textId="77777777" w:rsidR="005F7E9C" w:rsidRPr="005F7E9C" w:rsidRDefault="005F7E9C" w:rsidP="005F7E9C">
      <w:pPr>
        <w:pStyle w:val="EndNoteBibliography"/>
        <w:spacing w:after="0"/>
        <w:ind w:left="720" w:hanging="720"/>
      </w:pPr>
      <w:r w:rsidRPr="005F7E9C">
        <w:lastRenderedPageBreak/>
        <w:t xml:space="preserve">Brokmeier, L. L., Firth, J., Vancampfort, D., Smith, L., Deenik, J., Rosenbaum, S., Stubbs, B., &amp; Schuch, F. B. (2020). Does physical activity reduce the risk of psychosis? A systematic review and meta-analysis of prospective studies. </w:t>
      </w:r>
      <w:r w:rsidRPr="005F7E9C">
        <w:rPr>
          <w:i/>
        </w:rPr>
        <w:t>Psychiatry research</w:t>
      </w:r>
      <w:r w:rsidRPr="005F7E9C">
        <w:t>,</w:t>
      </w:r>
      <w:r w:rsidRPr="005F7E9C">
        <w:rPr>
          <w:i/>
        </w:rPr>
        <w:t xml:space="preserve"> 284</w:t>
      </w:r>
      <w:r w:rsidRPr="005F7E9C">
        <w:t xml:space="preserve">, 112675. </w:t>
      </w:r>
    </w:p>
    <w:p w14:paraId="5A8861C2" w14:textId="77777777" w:rsidR="005F7E9C" w:rsidRPr="005F7E9C" w:rsidRDefault="005F7E9C" w:rsidP="005F7E9C">
      <w:pPr>
        <w:pStyle w:val="EndNoteBibliography"/>
        <w:spacing w:after="0"/>
        <w:ind w:left="720" w:hanging="720"/>
      </w:pPr>
      <w:r w:rsidRPr="005F7E9C">
        <w:t xml:space="preserve">Brondino, N., Rocchetti, M., Fusar‐Poli, L., Codrons, E., Correale, L., Vandoni, M., Barbui, C., &amp; Politi, P. (2017). A systematic review of cognitive effects of exercise in depression. </w:t>
      </w:r>
      <w:r w:rsidRPr="005F7E9C">
        <w:rPr>
          <w:i/>
        </w:rPr>
        <w:t>Acta Psychiatrica Scandinavica</w:t>
      </w:r>
      <w:r w:rsidRPr="005F7E9C">
        <w:t>,</w:t>
      </w:r>
      <w:r w:rsidRPr="005F7E9C">
        <w:rPr>
          <w:i/>
        </w:rPr>
        <w:t xml:space="preserve"> 135</w:t>
      </w:r>
      <w:r w:rsidRPr="005F7E9C">
        <w:t xml:space="preserve">(4), 285-295. </w:t>
      </w:r>
    </w:p>
    <w:p w14:paraId="22C3BB5D" w14:textId="77777777" w:rsidR="005F7E9C" w:rsidRPr="005F7E9C" w:rsidRDefault="005F7E9C" w:rsidP="005F7E9C">
      <w:pPr>
        <w:pStyle w:val="EndNoteBibliography"/>
        <w:spacing w:after="0"/>
        <w:ind w:left="720" w:hanging="720"/>
      </w:pPr>
      <w:r w:rsidRPr="005F7E9C">
        <w:t xml:space="preserve">Chekroud, S. R., Gueorguieva, R., Zheutlin, A. B., Paulus, M., Krumholz, H. M., Krystal, J. H., &amp; Chekroud, A. M. (2018). Association between physical exercise and mental health in 1· 2 million individuals in the USA between 2011 and 2015: a cross-sectional study. </w:t>
      </w:r>
      <w:r w:rsidRPr="005F7E9C">
        <w:rPr>
          <w:i/>
        </w:rPr>
        <w:t>The Lancet Psychiatry</w:t>
      </w:r>
      <w:r w:rsidRPr="005F7E9C">
        <w:t>,</w:t>
      </w:r>
      <w:r w:rsidRPr="005F7E9C">
        <w:rPr>
          <w:i/>
        </w:rPr>
        <w:t xml:space="preserve"> 5</w:t>
      </w:r>
      <w:r w:rsidRPr="005F7E9C">
        <w:t xml:space="preserve">(9), 739-746. </w:t>
      </w:r>
    </w:p>
    <w:p w14:paraId="36BC39E3" w14:textId="77777777" w:rsidR="005F7E9C" w:rsidRPr="005F7E9C" w:rsidRDefault="005F7E9C" w:rsidP="005F7E9C">
      <w:pPr>
        <w:pStyle w:val="EndNoteBibliography"/>
        <w:spacing w:after="0"/>
        <w:ind w:left="720" w:hanging="720"/>
      </w:pPr>
      <w:r w:rsidRPr="005F7E9C">
        <w:t xml:space="preserve">Chen, Y., Cowden, R. G., Fulks, J., Plake, J. F., &amp; VanderWeele, T. J. (2022). National data on age gradients in well-being among US adults. </w:t>
      </w:r>
      <w:r w:rsidRPr="005F7E9C">
        <w:rPr>
          <w:i/>
        </w:rPr>
        <w:t>JAMA psychiatry</w:t>
      </w:r>
      <w:r w:rsidRPr="005F7E9C">
        <w:t>,</w:t>
      </w:r>
      <w:r w:rsidRPr="005F7E9C">
        <w:rPr>
          <w:i/>
        </w:rPr>
        <w:t xml:space="preserve"> 79</w:t>
      </w:r>
      <w:r w:rsidRPr="005F7E9C">
        <w:t xml:space="preserve">(10), 1046-1047. </w:t>
      </w:r>
    </w:p>
    <w:p w14:paraId="74488B2D" w14:textId="77777777" w:rsidR="005F7E9C" w:rsidRPr="005F7E9C" w:rsidRDefault="005F7E9C" w:rsidP="005F7E9C">
      <w:pPr>
        <w:pStyle w:val="EndNoteBibliography"/>
        <w:spacing w:after="0"/>
        <w:ind w:left="720" w:hanging="720"/>
      </w:pPr>
      <w:r w:rsidRPr="005F7E9C">
        <w:t xml:space="preserve">Collaborators, G. M. D. (2022). Global, regional, and national burden of 12 mental disorders in 204 countries and territories, 1990–2019: a systematic analysis for the Global Burden of Disease Study 2019. </w:t>
      </w:r>
      <w:r w:rsidRPr="005F7E9C">
        <w:rPr>
          <w:i/>
        </w:rPr>
        <w:t>The Lancet Psychiatry</w:t>
      </w:r>
      <w:r w:rsidRPr="005F7E9C">
        <w:t>,</w:t>
      </w:r>
      <w:r w:rsidRPr="005F7E9C">
        <w:rPr>
          <w:i/>
        </w:rPr>
        <w:t xml:space="preserve"> 9</w:t>
      </w:r>
      <w:r w:rsidRPr="005F7E9C">
        <w:t xml:space="preserve">(2), 137-150. </w:t>
      </w:r>
    </w:p>
    <w:p w14:paraId="4EFB4C46" w14:textId="77777777" w:rsidR="005F7E9C" w:rsidRPr="005F7E9C" w:rsidRDefault="005F7E9C" w:rsidP="005F7E9C">
      <w:pPr>
        <w:pStyle w:val="EndNoteBibliography"/>
        <w:spacing w:after="0"/>
        <w:ind w:left="720" w:hanging="720"/>
      </w:pPr>
      <w:r w:rsidRPr="005F7E9C">
        <w:t xml:space="preserve">Dauwan, M., Begemann, M. J., Heringa, S. M., &amp; Sommer, I. E. (2016). Exercise improves clinical symptoms, quality of life, global functioning, and depression in schizophrenia: a systematic review and meta-analysis. </w:t>
      </w:r>
      <w:r w:rsidRPr="005F7E9C">
        <w:rPr>
          <w:i/>
        </w:rPr>
        <w:t>Schizophrenia bulletin</w:t>
      </w:r>
      <w:r w:rsidRPr="005F7E9C">
        <w:t>,</w:t>
      </w:r>
      <w:r w:rsidRPr="005F7E9C">
        <w:rPr>
          <w:i/>
        </w:rPr>
        <w:t xml:space="preserve"> 42</w:t>
      </w:r>
      <w:r w:rsidRPr="005F7E9C">
        <w:t xml:space="preserve">(3), 588-599. </w:t>
      </w:r>
    </w:p>
    <w:p w14:paraId="0F8B2B4C" w14:textId="77777777" w:rsidR="005F7E9C" w:rsidRPr="005F7E9C" w:rsidRDefault="005F7E9C" w:rsidP="005F7E9C">
      <w:pPr>
        <w:pStyle w:val="EndNoteBibliography"/>
        <w:spacing w:after="0"/>
        <w:ind w:left="720" w:hanging="720"/>
      </w:pPr>
      <w:r w:rsidRPr="005F7E9C">
        <w:t xml:space="preserve">Ekkekakis, P. (2020). Why Is Exercise Underutilized in Clinical Practice Despite Evidence It Is Effective? Lessons in Pragmatism From the Inclusion of Exercise in Guidelines for the Treatment of Depression in the British National Health Service. </w:t>
      </w:r>
      <w:r w:rsidRPr="005F7E9C">
        <w:rPr>
          <w:i/>
        </w:rPr>
        <w:t>Kinesiology Review</w:t>
      </w:r>
      <w:r w:rsidRPr="005F7E9C">
        <w:t>,</w:t>
      </w:r>
      <w:r w:rsidRPr="005F7E9C">
        <w:rPr>
          <w:i/>
        </w:rPr>
        <w:t xml:space="preserve"> 10</w:t>
      </w:r>
      <w:r w:rsidRPr="005F7E9C">
        <w:t xml:space="preserve">(1), 29-50. </w:t>
      </w:r>
    </w:p>
    <w:p w14:paraId="1F81925D" w14:textId="77777777" w:rsidR="005F7E9C" w:rsidRPr="005F7E9C" w:rsidRDefault="005F7E9C" w:rsidP="005F7E9C">
      <w:pPr>
        <w:pStyle w:val="EndNoteBibliography"/>
        <w:spacing w:after="0"/>
        <w:ind w:left="720" w:hanging="720"/>
      </w:pPr>
      <w:r w:rsidRPr="005F7E9C">
        <w:t xml:space="preserve">Firth, J., Cotter, J., Elliott, R., French, P., &amp; Yung, A. R. (2015). A systematic review and meta-analysis of exercise interventions in schizophrenia patients. </w:t>
      </w:r>
      <w:r w:rsidRPr="005F7E9C">
        <w:rPr>
          <w:i/>
        </w:rPr>
        <w:t>Psychological medicine</w:t>
      </w:r>
      <w:r w:rsidRPr="005F7E9C">
        <w:t>,</w:t>
      </w:r>
      <w:r w:rsidRPr="005F7E9C">
        <w:rPr>
          <w:i/>
        </w:rPr>
        <w:t xml:space="preserve"> 45</w:t>
      </w:r>
      <w:r w:rsidRPr="005F7E9C">
        <w:t xml:space="preserve">(7), 1343-1361. </w:t>
      </w:r>
    </w:p>
    <w:p w14:paraId="3F97C5AE" w14:textId="77777777" w:rsidR="005F7E9C" w:rsidRPr="005F7E9C" w:rsidRDefault="005F7E9C" w:rsidP="005F7E9C">
      <w:pPr>
        <w:pStyle w:val="EndNoteBibliography"/>
        <w:spacing w:after="0"/>
        <w:ind w:left="720" w:hanging="720"/>
      </w:pPr>
      <w:r w:rsidRPr="005F7E9C">
        <w:t xml:space="preserve">Fried, E. I., &amp; Nesse, R. M. (2015). Depression sum-scores don’t add up: why analyzing specific depression symptoms is essential. </w:t>
      </w:r>
      <w:r w:rsidRPr="005F7E9C">
        <w:rPr>
          <w:i/>
        </w:rPr>
        <w:t>BMC medicine</w:t>
      </w:r>
      <w:r w:rsidRPr="005F7E9C">
        <w:t>,</w:t>
      </w:r>
      <w:r w:rsidRPr="005F7E9C">
        <w:rPr>
          <w:i/>
        </w:rPr>
        <w:t xml:space="preserve"> 13</w:t>
      </w:r>
      <w:r w:rsidRPr="005F7E9C">
        <w:t xml:space="preserve">(1), 1-11. </w:t>
      </w:r>
    </w:p>
    <w:p w14:paraId="52C3A073" w14:textId="77777777" w:rsidR="005F7E9C" w:rsidRPr="005F7E9C" w:rsidRDefault="005F7E9C" w:rsidP="005F7E9C">
      <w:pPr>
        <w:pStyle w:val="EndNoteBibliography"/>
        <w:spacing w:after="0"/>
        <w:ind w:left="720" w:hanging="720"/>
      </w:pPr>
      <w:r w:rsidRPr="005F7E9C">
        <w:t xml:space="preserve">Funk, M. J., Westreich, D., Wiesen, C., Stürmer, T., Brookhart, M. A., &amp; Davidian, M. (2011). Doubly robust estimation of causal effects. </w:t>
      </w:r>
      <w:r w:rsidRPr="005F7E9C">
        <w:rPr>
          <w:i/>
        </w:rPr>
        <w:t>American journal of epidemiology</w:t>
      </w:r>
      <w:r w:rsidRPr="005F7E9C">
        <w:t>,</w:t>
      </w:r>
      <w:r w:rsidRPr="005F7E9C">
        <w:rPr>
          <w:i/>
        </w:rPr>
        <w:t xml:space="preserve"> 173</w:t>
      </w:r>
      <w:r w:rsidRPr="005F7E9C">
        <w:t xml:space="preserve">(7), 761-767. </w:t>
      </w:r>
    </w:p>
    <w:p w14:paraId="353C1C52" w14:textId="77777777" w:rsidR="005F7E9C" w:rsidRPr="005F7E9C" w:rsidRDefault="005F7E9C" w:rsidP="005F7E9C">
      <w:pPr>
        <w:pStyle w:val="EndNoteBibliography"/>
        <w:spacing w:after="0"/>
        <w:ind w:left="720" w:hanging="720"/>
      </w:pPr>
      <w:r w:rsidRPr="005F7E9C">
        <w:t xml:space="preserve">Greifer, N. (2020). WeightIt: weighting for covariate balance in observational studies. </w:t>
      </w:r>
      <w:r w:rsidRPr="005F7E9C">
        <w:rPr>
          <w:i/>
        </w:rPr>
        <w:t>R package version 0.10</w:t>
      </w:r>
      <w:r w:rsidRPr="005F7E9C">
        <w:t>,</w:t>
      </w:r>
      <w:r w:rsidRPr="005F7E9C">
        <w:rPr>
          <w:i/>
        </w:rPr>
        <w:t xml:space="preserve"> 2</w:t>
      </w:r>
      <w:r w:rsidRPr="005F7E9C">
        <w:t xml:space="preserve">. </w:t>
      </w:r>
    </w:p>
    <w:p w14:paraId="7A2A0C63" w14:textId="77777777" w:rsidR="005F7E9C" w:rsidRPr="005F7E9C" w:rsidRDefault="005F7E9C" w:rsidP="005F7E9C">
      <w:pPr>
        <w:pStyle w:val="EndNoteBibliography"/>
        <w:spacing w:after="0"/>
        <w:ind w:left="720" w:hanging="720"/>
      </w:pPr>
      <w:r w:rsidRPr="005F7E9C">
        <w:t xml:space="preserve">Health, T. L. G. (2020). Mental health matters. </w:t>
      </w:r>
      <w:r w:rsidRPr="005F7E9C">
        <w:rPr>
          <w:i/>
        </w:rPr>
        <w:t>The Lancet. Global Health</w:t>
      </w:r>
      <w:r w:rsidRPr="005F7E9C">
        <w:t>,</w:t>
      </w:r>
      <w:r w:rsidRPr="005F7E9C">
        <w:rPr>
          <w:i/>
        </w:rPr>
        <w:t xml:space="preserve"> 8</w:t>
      </w:r>
      <w:r w:rsidRPr="005F7E9C">
        <w:t xml:space="preserve">(11), e1352. </w:t>
      </w:r>
    </w:p>
    <w:p w14:paraId="35E4CC02" w14:textId="77777777" w:rsidR="005F7E9C" w:rsidRPr="005F7E9C" w:rsidRDefault="005F7E9C" w:rsidP="005F7E9C">
      <w:pPr>
        <w:pStyle w:val="EndNoteBibliography"/>
        <w:spacing w:after="0"/>
        <w:ind w:left="720" w:hanging="720"/>
      </w:pPr>
      <w:r w:rsidRPr="005F7E9C">
        <w:t xml:space="preserve">Iniesta, R., Malki, K., Maier, W., Rietschel, M., Mors, O., Hauser, J., Henigsberg, N., Dernovsek, M. Z., Souery, D., &amp; Stahl, D. (2016). Combining clinical variables to optimize prediction of antidepressant treatment outcomes. </w:t>
      </w:r>
      <w:r w:rsidRPr="005F7E9C">
        <w:rPr>
          <w:i/>
        </w:rPr>
        <w:t>Journal of psychiatric research</w:t>
      </w:r>
      <w:r w:rsidRPr="005F7E9C">
        <w:t>,</w:t>
      </w:r>
      <w:r w:rsidRPr="005F7E9C">
        <w:rPr>
          <w:i/>
        </w:rPr>
        <w:t xml:space="preserve"> 78</w:t>
      </w:r>
      <w:r w:rsidRPr="005F7E9C">
        <w:t xml:space="preserve">, 94-102. </w:t>
      </w:r>
    </w:p>
    <w:p w14:paraId="4D0F165B" w14:textId="77777777" w:rsidR="005F7E9C" w:rsidRPr="005F7E9C" w:rsidRDefault="005F7E9C" w:rsidP="005F7E9C">
      <w:pPr>
        <w:pStyle w:val="EndNoteBibliography"/>
        <w:spacing w:after="0"/>
        <w:ind w:left="720" w:hanging="720"/>
      </w:pPr>
      <w:r w:rsidRPr="005F7E9C">
        <w:t xml:space="preserve">Jorm, A. F., Patten, S. B., Brugha, T. S., &amp; Mojtabai, R. (2017). Has increased provision of treatment reduced the prevalence of common mental disorders? Review of the evidence from four countries. </w:t>
      </w:r>
      <w:r w:rsidRPr="005F7E9C">
        <w:rPr>
          <w:i/>
        </w:rPr>
        <w:t>World Psychiatry</w:t>
      </w:r>
      <w:r w:rsidRPr="005F7E9C">
        <w:t>,</w:t>
      </w:r>
      <w:r w:rsidRPr="005F7E9C">
        <w:rPr>
          <w:i/>
        </w:rPr>
        <w:t xml:space="preserve"> 16</w:t>
      </w:r>
      <w:r w:rsidRPr="005F7E9C">
        <w:t xml:space="preserve">(1), 90-99. </w:t>
      </w:r>
    </w:p>
    <w:p w14:paraId="73A8148E" w14:textId="77777777" w:rsidR="005F7E9C" w:rsidRPr="005F7E9C" w:rsidRDefault="005F7E9C" w:rsidP="005F7E9C">
      <w:pPr>
        <w:pStyle w:val="EndNoteBibliography"/>
        <w:spacing w:after="0"/>
        <w:ind w:left="720" w:hanging="720"/>
      </w:pPr>
      <w:r w:rsidRPr="005F7E9C">
        <w:t xml:space="preserve">Lee, B. K., Lessler, J., &amp; Stuart, E. A. (2011). Weight trimming and propensity score weighting. </w:t>
      </w:r>
      <w:r w:rsidRPr="005F7E9C">
        <w:rPr>
          <w:i/>
        </w:rPr>
        <w:t>PloS one</w:t>
      </w:r>
      <w:r w:rsidRPr="005F7E9C">
        <w:t>,</w:t>
      </w:r>
      <w:r w:rsidRPr="005F7E9C">
        <w:rPr>
          <w:i/>
        </w:rPr>
        <w:t xml:space="preserve"> 6</w:t>
      </w:r>
      <w:r w:rsidRPr="005F7E9C">
        <w:t xml:space="preserve">(3), e18174. </w:t>
      </w:r>
    </w:p>
    <w:p w14:paraId="25EFB9CE" w14:textId="77777777" w:rsidR="005F7E9C" w:rsidRPr="005F7E9C" w:rsidRDefault="005F7E9C" w:rsidP="005F7E9C">
      <w:pPr>
        <w:pStyle w:val="EndNoteBibliography"/>
        <w:spacing w:after="0"/>
        <w:ind w:left="720" w:hanging="720"/>
      </w:pPr>
      <w:r w:rsidRPr="005F7E9C">
        <w:t xml:space="preserve">McCaffrey, D. F., Ridgeway, G., &amp; Morral, A. R. (2004). Propensity score estimation with boosted regression for evaluating causal effects in observational studies. </w:t>
      </w:r>
      <w:r w:rsidRPr="005F7E9C">
        <w:rPr>
          <w:i/>
        </w:rPr>
        <w:t>Psychological methods</w:t>
      </w:r>
      <w:r w:rsidRPr="005F7E9C">
        <w:t>,</w:t>
      </w:r>
      <w:r w:rsidRPr="005F7E9C">
        <w:rPr>
          <w:i/>
        </w:rPr>
        <w:t xml:space="preserve"> 9</w:t>
      </w:r>
      <w:r w:rsidRPr="005F7E9C">
        <w:t xml:space="preserve">(4), 403. </w:t>
      </w:r>
    </w:p>
    <w:p w14:paraId="0B033449" w14:textId="77777777" w:rsidR="005F7E9C" w:rsidRPr="005F7E9C" w:rsidRDefault="005F7E9C" w:rsidP="005F7E9C">
      <w:pPr>
        <w:pStyle w:val="EndNoteBibliography"/>
        <w:spacing w:after="0"/>
        <w:ind w:left="720" w:hanging="720"/>
      </w:pPr>
      <w:r w:rsidRPr="005F7E9C">
        <w:t xml:space="preserve">Melo, M. C. A., Daher, E. D. F., Albuquerque, S. G. C., &amp; de Bruin, V. M. S. (2016). Exercise in bipolar patients: a systematic review. </w:t>
      </w:r>
      <w:r w:rsidRPr="005F7E9C">
        <w:rPr>
          <w:i/>
        </w:rPr>
        <w:t>Journal of Affective Disorders</w:t>
      </w:r>
      <w:r w:rsidRPr="005F7E9C">
        <w:t>,</w:t>
      </w:r>
      <w:r w:rsidRPr="005F7E9C">
        <w:rPr>
          <w:i/>
        </w:rPr>
        <w:t xml:space="preserve"> 198</w:t>
      </w:r>
      <w:r w:rsidRPr="005F7E9C">
        <w:t xml:space="preserve">, 32-38. </w:t>
      </w:r>
    </w:p>
    <w:p w14:paraId="1707FA03" w14:textId="77777777" w:rsidR="005F7E9C" w:rsidRPr="005F7E9C" w:rsidRDefault="005F7E9C" w:rsidP="005F7E9C">
      <w:pPr>
        <w:pStyle w:val="EndNoteBibliography"/>
        <w:spacing w:after="0"/>
        <w:ind w:left="720" w:hanging="720"/>
      </w:pPr>
      <w:r w:rsidRPr="005F7E9C">
        <w:t xml:space="preserve">Moreno-Agostino, D., Wu, Y.-T., Daskalopoulou, C., Hasan, M. T., Huisman, M., &amp; Prina, M. (2021). Global trends in the prevalence and incidence of depression: a systematic review and meta-analysis. </w:t>
      </w:r>
      <w:r w:rsidRPr="005F7E9C">
        <w:rPr>
          <w:i/>
        </w:rPr>
        <w:t>Journal of Affective Disorders</w:t>
      </w:r>
      <w:r w:rsidRPr="005F7E9C">
        <w:t>,</w:t>
      </w:r>
      <w:r w:rsidRPr="005F7E9C">
        <w:rPr>
          <w:i/>
        </w:rPr>
        <w:t xml:space="preserve"> 281</w:t>
      </w:r>
      <w:r w:rsidRPr="005F7E9C">
        <w:t xml:space="preserve">, 235-243. </w:t>
      </w:r>
    </w:p>
    <w:p w14:paraId="7C965D49" w14:textId="77777777" w:rsidR="005F7E9C" w:rsidRPr="005F7E9C" w:rsidRDefault="005F7E9C" w:rsidP="005F7E9C">
      <w:pPr>
        <w:pStyle w:val="EndNoteBibliography"/>
        <w:spacing w:after="0"/>
        <w:ind w:left="720" w:hanging="720"/>
      </w:pPr>
      <w:r w:rsidRPr="005F7E9C">
        <w:lastRenderedPageBreak/>
        <w:t xml:space="preserve">Murri, M. B., Ekkekakis, P., Menchetti, M., Neviani, F., Trevisani, F., Tedeschi, S., Latessa, P. M., Nerozzi, E., Ermini, G., &amp; Zocchi, D. (2018). Physical exercise for late-life depression: effects on symptom dimensions and time course. </w:t>
      </w:r>
      <w:r w:rsidRPr="005F7E9C">
        <w:rPr>
          <w:i/>
        </w:rPr>
        <w:t>Journal of Affective Disorders</w:t>
      </w:r>
      <w:r w:rsidRPr="005F7E9C">
        <w:t>,</w:t>
      </w:r>
      <w:r w:rsidRPr="005F7E9C">
        <w:rPr>
          <w:i/>
        </w:rPr>
        <w:t xml:space="preserve"> 230</w:t>
      </w:r>
      <w:r w:rsidRPr="005F7E9C">
        <w:t xml:space="preserve">, 65-70. </w:t>
      </w:r>
    </w:p>
    <w:p w14:paraId="381EA0C9" w14:textId="77777777" w:rsidR="005F7E9C" w:rsidRPr="005F7E9C" w:rsidRDefault="005F7E9C" w:rsidP="005F7E9C">
      <w:pPr>
        <w:pStyle w:val="EndNoteBibliography"/>
        <w:spacing w:after="0"/>
        <w:ind w:left="720" w:hanging="720"/>
      </w:pPr>
      <w:r w:rsidRPr="005F7E9C">
        <w:t xml:space="preserve">Newson, J. J., Pastukh, V., &amp; Thiagarajan, T. C. (2021). Poor separation of clinical symptom profiles by DSM-5 disorder criteria. </w:t>
      </w:r>
      <w:r w:rsidRPr="005F7E9C">
        <w:rPr>
          <w:i/>
        </w:rPr>
        <w:t>Frontiers in psychiatry</w:t>
      </w:r>
      <w:r w:rsidRPr="005F7E9C">
        <w:t>,</w:t>
      </w:r>
      <w:r w:rsidRPr="005F7E9C">
        <w:rPr>
          <w:i/>
        </w:rPr>
        <w:t xml:space="preserve"> 12</w:t>
      </w:r>
      <w:r w:rsidRPr="005F7E9C">
        <w:t xml:space="preserve">. </w:t>
      </w:r>
    </w:p>
    <w:p w14:paraId="77747A26" w14:textId="77777777" w:rsidR="005F7E9C" w:rsidRPr="005F7E9C" w:rsidRDefault="005F7E9C" w:rsidP="005F7E9C">
      <w:pPr>
        <w:pStyle w:val="EndNoteBibliography"/>
        <w:spacing w:after="0"/>
        <w:ind w:left="720" w:hanging="720"/>
      </w:pPr>
      <w:r w:rsidRPr="005F7E9C">
        <w:t xml:space="preserve">Newson, J. J., Pastukh, V., &amp; Thiagarajan, T. C. (2022). Assessment of Population Well-being With the Mental Health Quotient: Validation Study. </w:t>
      </w:r>
      <w:r w:rsidRPr="005F7E9C">
        <w:rPr>
          <w:i/>
        </w:rPr>
        <w:t>JMIR Mental Health</w:t>
      </w:r>
      <w:r w:rsidRPr="005F7E9C">
        <w:t>,</w:t>
      </w:r>
      <w:r w:rsidRPr="005F7E9C">
        <w:rPr>
          <w:i/>
        </w:rPr>
        <w:t xml:space="preserve"> 9</w:t>
      </w:r>
      <w:r w:rsidRPr="005F7E9C">
        <w:t xml:space="preserve">(4), e34105. </w:t>
      </w:r>
    </w:p>
    <w:p w14:paraId="744DA5FD" w14:textId="77777777" w:rsidR="005F7E9C" w:rsidRPr="005F7E9C" w:rsidRDefault="005F7E9C" w:rsidP="005F7E9C">
      <w:pPr>
        <w:pStyle w:val="EndNoteBibliography"/>
        <w:spacing w:after="0"/>
        <w:ind w:left="720" w:hanging="720"/>
      </w:pPr>
      <w:r w:rsidRPr="005F7E9C">
        <w:t xml:space="preserve">Newson, J. J., &amp; Thiagarajan, T. C. (2020). Assessment of population well-being with the Mental Health Quotient (MHQ): development and usability study. </w:t>
      </w:r>
      <w:r w:rsidRPr="005F7E9C">
        <w:rPr>
          <w:i/>
        </w:rPr>
        <w:t>JMIR Mental Health</w:t>
      </w:r>
      <w:r w:rsidRPr="005F7E9C">
        <w:t>,</w:t>
      </w:r>
      <w:r w:rsidRPr="005F7E9C">
        <w:rPr>
          <w:i/>
        </w:rPr>
        <w:t xml:space="preserve"> 7</w:t>
      </w:r>
      <w:r w:rsidRPr="005F7E9C">
        <w:t xml:space="preserve">(7), e17935. </w:t>
      </w:r>
    </w:p>
    <w:p w14:paraId="464AF357" w14:textId="77777777" w:rsidR="005F7E9C" w:rsidRPr="005F7E9C" w:rsidRDefault="005F7E9C" w:rsidP="005F7E9C">
      <w:pPr>
        <w:pStyle w:val="EndNoteBibliography"/>
        <w:spacing w:after="0"/>
        <w:ind w:left="720" w:hanging="720"/>
      </w:pPr>
      <w:r w:rsidRPr="005F7E9C">
        <w:t xml:space="preserve">Oswalt, S. B., Lederer, A. M., Chestnut-Steich, K., Day, C., Halbritter, A., &amp; Ortiz, D. (2020). Trends in college students’ mental health diagnoses and utilization of services, 2009–2015. </w:t>
      </w:r>
      <w:r w:rsidRPr="005F7E9C">
        <w:rPr>
          <w:i/>
        </w:rPr>
        <w:t>Journal of American college health</w:t>
      </w:r>
      <w:r w:rsidRPr="005F7E9C">
        <w:t>,</w:t>
      </w:r>
      <w:r w:rsidRPr="005F7E9C">
        <w:rPr>
          <w:i/>
        </w:rPr>
        <w:t xml:space="preserve"> 68</w:t>
      </w:r>
      <w:r w:rsidRPr="005F7E9C">
        <w:t xml:space="preserve">(1), 41-51. </w:t>
      </w:r>
    </w:p>
    <w:p w14:paraId="042D7329" w14:textId="77777777" w:rsidR="005F7E9C" w:rsidRPr="005F7E9C" w:rsidRDefault="005F7E9C" w:rsidP="005F7E9C">
      <w:pPr>
        <w:pStyle w:val="EndNoteBibliography"/>
        <w:spacing w:after="0"/>
        <w:ind w:left="720" w:hanging="720"/>
      </w:pPr>
      <w:r w:rsidRPr="005F7E9C">
        <w:t xml:space="preserve">Panchal, U., Salazar de Pablo, G., Franco, M., Moreno, C., Parellada, M., Arango, C., &amp; Fusar-Poli, P. (2021). The impact of COVID-19 lockdown on child and adolescent mental health: systematic review. </w:t>
      </w:r>
      <w:r w:rsidRPr="005F7E9C">
        <w:rPr>
          <w:i/>
        </w:rPr>
        <w:t>European child &amp; adolescent psychiatry</w:t>
      </w:r>
      <w:r w:rsidRPr="005F7E9C">
        <w:t xml:space="preserve">, 1-27. </w:t>
      </w:r>
    </w:p>
    <w:p w14:paraId="46B35052" w14:textId="77777777" w:rsidR="005F7E9C" w:rsidRPr="005F7E9C" w:rsidRDefault="005F7E9C" w:rsidP="005F7E9C">
      <w:pPr>
        <w:pStyle w:val="EndNoteBibliography"/>
        <w:spacing w:after="0"/>
        <w:ind w:left="720" w:hanging="720"/>
      </w:pPr>
      <w:r w:rsidRPr="005F7E9C">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5F7E9C">
        <w:rPr>
          <w:i/>
        </w:rPr>
        <w:t>JAMA Network open</w:t>
      </w:r>
      <w:r w:rsidRPr="005F7E9C">
        <w:t>,</w:t>
      </w:r>
      <w:r w:rsidRPr="005F7E9C">
        <w:rPr>
          <w:i/>
        </w:rPr>
        <w:t xml:space="preserve"> 5</w:t>
      </w:r>
      <w:r w:rsidRPr="005F7E9C">
        <w:t xml:space="preserve">(4), e227629-e227629. </w:t>
      </w:r>
    </w:p>
    <w:p w14:paraId="20CB1889" w14:textId="77777777" w:rsidR="005F7E9C" w:rsidRPr="005F7E9C" w:rsidRDefault="005F7E9C" w:rsidP="005F7E9C">
      <w:pPr>
        <w:pStyle w:val="EndNoteBibliography"/>
        <w:spacing w:after="0"/>
        <w:ind w:left="720" w:hanging="720"/>
      </w:pPr>
      <w:r w:rsidRPr="005F7E9C">
        <w:t xml:space="preserve">Prati, G., &amp; Mancini, A. D. (2021). The psychological impact of COVID-19 pandemic lockdowns: a review and meta-analysis of longitudinal studies and natural experiments. </w:t>
      </w:r>
      <w:r w:rsidRPr="005F7E9C">
        <w:rPr>
          <w:i/>
        </w:rPr>
        <w:t>Psychological medicine</w:t>
      </w:r>
      <w:r w:rsidRPr="005F7E9C">
        <w:t>,</w:t>
      </w:r>
      <w:r w:rsidRPr="005F7E9C">
        <w:rPr>
          <w:i/>
        </w:rPr>
        <w:t xml:space="preserve"> 51</w:t>
      </w:r>
      <w:r w:rsidRPr="005F7E9C">
        <w:t xml:space="preserve">(2), 201-211. </w:t>
      </w:r>
    </w:p>
    <w:p w14:paraId="1790718D" w14:textId="77777777" w:rsidR="005F7E9C" w:rsidRPr="005F7E9C" w:rsidRDefault="005F7E9C" w:rsidP="005F7E9C">
      <w:pPr>
        <w:pStyle w:val="EndNoteBibliography"/>
        <w:spacing w:after="0"/>
        <w:ind w:left="720" w:hanging="720"/>
      </w:pPr>
      <w:r w:rsidRPr="005F7E9C">
        <w:t>RCoreTeam. (2022). R: A language and environment for statistical computing. R Foundation for Statistical Computing, Vienna, Austria. In.</w:t>
      </w:r>
    </w:p>
    <w:p w14:paraId="6DD96C0B" w14:textId="77777777" w:rsidR="005F7E9C" w:rsidRPr="005F7E9C" w:rsidRDefault="005F7E9C" w:rsidP="005F7E9C">
      <w:pPr>
        <w:pStyle w:val="EndNoteBibliography"/>
        <w:spacing w:after="0"/>
        <w:ind w:left="720" w:hanging="720"/>
      </w:pPr>
      <w:r w:rsidRPr="005F7E9C">
        <w:t xml:space="preserve">Richter, D., Wall, A., Bruen, A., &amp; Whittington, R. (2019). Is the global prevalence rate of adult mental illness increasing? Systematic review and meta‐analysis. </w:t>
      </w:r>
      <w:r w:rsidRPr="005F7E9C">
        <w:rPr>
          <w:i/>
        </w:rPr>
        <w:t>Acta Psychiatrica Scandinavica</w:t>
      </w:r>
      <w:r w:rsidRPr="005F7E9C">
        <w:t>,</w:t>
      </w:r>
      <w:r w:rsidRPr="005F7E9C">
        <w:rPr>
          <w:i/>
        </w:rPr>
        <w:t xml:space="preserve"> 140</w:t>
      </w:r>
      <w:r w:rsidRPr="005F7E9C">
        <w:t xml:space="preserve">(5), 393-407. </w:t>
      </w:r>
    </w:p>
    <w:p w14:paraId="3ADB2930" w14:textId="77777777" w:rsidR="005F7E9C" w:rsidRPr="005F7E9C" w:rsidRDefault="005F7E9C" w:rsidP="005F7E9C">
      <w:pPr>
        <w:pStyle w:val="EndNoteBibliography"/>
        <w:spacing w:after="0"/>
        <w:ind w:left="720" w:hanging="720"/>
      </w:pPr>
      <w:r w:rsidRPr="005F7E9C">
        <w:t xml:space="preserve">Robinson, E., Sutin, A. R., Daly, M., &amp; Jones, A. (2022). A systematic review and meta-analysis of longitudinal cohort studies comparing mental health before versus during the COVID-19 pandemic in 2020. </w:t>
      </w:r>
      <w:r w:rsidRPr="005F7E9C">
        <w:rPr>
          <w:i/>
        </w:rPr>
        <w:t>Journal of Affective Disorders</w:t>
      </w:r>
      <w:r w:rsidRPr="005F7E9C">
        <w:t>,</w:t>
      </w:r>
      <w:r w:rsidRPr="005F7E9C">
        <w:rPr>
          <w:i/>
        </w:rPr>
        <w:t xml:space="preserve"> 296</w:t>
      </w:r>
      <w:r w:rsidRPr="005F7E9C">
        <w:t xml:space="preserve">, 567-576. </w:t>
      </w:r>
    </w:p>
    <w:p w14:paraId="14C3BB9D" w14:textId="77777777" w:rsidR="005F7E9C" w:rsidRPr="005F7E9C" w:rsidRDefault="005F7E9C" w:rsidP="005F7E9C">
      <w:pPr>
        <w:pStyle w:val="EndNoteBibliography"/>
        <w:spacing w:after="0"/>
        <w:ind w:left="720" w:hanging="720"/>
      </w:pPr>
      <w:r w:rsidRPr="005F7E9C">
        <w:t xml:space="preserve">Rosenbaum, P. R., &amp; Rubin, D. B. (1983). The central role of the propensity score in observational studies for causal effects. </w:t>
      </w:r>
      <w:r w:rsidRPr="005F7E9C">
        <w:rPr>
          <w:i/>
        </w:rPr>
        <w:t>Biometrika</w:t>
      </w:r>
      <w:r w:rsidRPr="005F7E9C">
        <w:t>,</w:t>
      </w:r>
      <w:r w:rsidRPr="005F7E9C">
        <w:rPr>
          <w:i/>
        </w:rPr>
        <w:t xml:space="preserve"> 70</w:t>
      </w:r>
      <w:r w:rsidRPr="005F7E9C">
        <w:t xml:space="preserve">(1), 41-55. </w:t>
      </w:r>
    </w:p>
    <w:p w14:paraId="135B1AFC" w14:textId="77777777" w:rsidR="005F7E9C" w:rsidRPr="005F7E9C" w:rsidRDefault="005F7E9C" w:rsidP="005F7E9C">
      <w:pPr>
        <w:pStyle w:val="EndNoteBibliography"/>
        <w:spacing w:after="0"/>
        <w:ind w:left="720" w:hanging="720"/>
      </w:pPr>
      <w:r w:rsidRPr="005F7E9C">
        <w:t xml:space="preserve">Samji, H., Wu, J., Ladak, A., Vossen, C., Stewart, E., Dove, N., Long, D., &amp; Snell, G. (2022). Mental health impacts of the COVID‐19 pandemic on children and youth–a systematic review. </w:t>
      </w:r>
      <w:r w:rsidRPr="005F7E9C">
        <w:rPr>
          <w:i/>
        </w:rPr>
        <w:t>Child and adolescent mental health</w:t>
      </w:r>
      <w:r w:rsidRPr="005F7E9C">
        <w:t>,</w:t>
      </w:r>
      <w:r w:rsidRPr="005F7E9C">
        <w:rPr>
          <w:i/>
        </w:rPr>
        <w:t xml:space="preserve"> 27</w:t>
      </w:r>
      <w:r w:rsidRPr="005F7E9C">
        <w:t xml:space="preserve">(2), 173-189. </w:t>
      </w:r>
    </w:p>
    <w:p w14:paraId="5A30431D" w14:textId="77777777" w:rsidR="005F7E9C" w:rsidRPr="005F7E9C" w:rsidRDefault="005F7E9C" w:rsidP="005F7E9C">
      <w:pPr>
        <w:pStyle w:val="EndNoteBibliography"/>
        <w:spacing w:after="0"/>
        <w:ind w:left="720" w:hanging="720"/>
      </w:pPr>
      <w:r w:rsidRPr="005F7E9C">
        <w:t xml:space="preserve">Setodji, C. M., McCaffrey, D. F., Burgette, L. F., Almirall, D., &amp; Griffin, B. A. (2017). The right tool for the job: Choosing between covariate balancing and generalized boosted model propensity scores. </w:t>
      </w:r>
      <w:r w:rsidRPr="005F7E9C">
        <w:rPr>
          <w:i/>
        </w:rPr>
        <w:t>Epidemiology (Cambridge, Mass.)</w:t>
      </w:r>
      <w:r w:rsidRPr="005F7E9C">
        <w:t>,</w:t>
      </w:r>
      <w:r w:rsidRPr="005F7E9C">
        <w:rPr>
          <w:i/>
        </w:rPr>
        <w:t xml:space="preserve"> 28</w:t>
      </w:r>
      <w:r w:rsidRPr="005F7E9C">
        <w:t xml:space="preserve">(6), 802. </w:t>
      </w:r>
    </w:p>
    <w:p w14:paraId="09CA70CA" w14:textId="77777777" w:rsidR="005F7E9C" w:rsidRPr="005F7E9C" w:rsidRDefault="005F7E9C" w:rsidP="005F7E9C">
      <w:pPr>
        <w:pStyle w:val="EndNoteBibliography"/>
        <w:spacing w:after="0"/>
        <w:ind w:left="720" w:hanging="720"/>
      </w:pPr>
      <w:r w:rsidRPr="005F7E9C">
        <w:t xml:space="preserve">Steel, Z., Marnane, C., Iranpour, C., Chey, T., Jackson, J. W., Patel, V., &amp; Silove, D. (2014). The global prevalence of common mental disorders: a systematic review and meta-analysis 1980–2013. </w:t>
      </w:r>
      <w:r w:rsidRPr="005F7E9C">
        <w:rPr>
          <w:i/>
        </w:rPr>
        <w:t>International journal of epidemiology</w:t>
      </w:r>
      <w:r w:rsidRPr="005F7E9C">
        <w:t>,</w:t>
      </w:r>
      <w:r w:rsidRPr="005F7E9C">
        <w:rPr>
          <w:i/>
        </w:rPr>
        <w:t xml:space="preserve"> 43</w:t>
      </w:r>
      <w:r w:rsidRPr="005F7E9C">
        <w:t xml:space="preserve">(2), 476-493. </w:t>
      </w:r>
    </w:p>
    <w:p w14:paraId="2A7CD81B" w14:textId="77777777" w:rsidR="005F7E9C" w:rsidRPr="005F7E9C" w:rsidRDefault="005F7E9C" w:rsidP="005F7E9C">
      <w:pPr>
        <w:pStyle w:val="EndNoteBibliography"/>
        <w:ind w:left="720" w:hanging="720"/>
      </w:pPr>
      <w:r w:rsidRPr="005F7E9C">
        <w:t xml:space="preserve">Uher, R., Perlis, R., Henigsberg, N., Zobel, A., Rietschel, M., Mors, O., Hauser, J., Dernovsek, M., Souery, D., &amp; Bajs, M. (2012). Depression symptom dimensions as predictors of antidepressant treatment outcome: replicable evidence for interest-activity symptoms. </w:t>
      </w:r>
      <w:r w:rsidRPr="005F7E9C">
        <w:rPr>
          <w:i/>
        </w:rPr>
        <w:t>Psychological medicine</w:t>
      </w:r>
      <w:r w:rsidRPr="005F7E9C">
        <w:t>,</w:t>
      </w:r>
      <w:r w:rsidRPr="005F7E9C">
        <w:rPr>
          <w:i/>
        </w:rPr>
        <w:t xml:space="preserve"> 42</w:t>
      </w:r>
      <w:r w:rsidRPr="005F7E9C">
        <w:t xml:space="preserve">(5), 967-980. </w:t>
      </w:r>
    </w:p>
    <w:p w14:paraId="341EA229" w14:textId="0E27DE03" w:rsidR="002D3639" w:rsidRPr="00AF03EE" w:rsidRDefault="00485D6E" w:rsidP="00AF03EE">
      <w:pPr>
        <w:tabs>
          <w:tab w:val="left" w:pos="6936"/>
        </w:tabs>
      </w:pPr>
      <w:r>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 w:id="1" w:author="christopher huong" w:date="2023-01-29T20:18:00Z" w:initials="ch">
    <w:p w14:paraId="7EEEF13E" w14:textId="77777777" w:rsidR="00690635" w:rsidRDefault="00690635" w:rsidP="00AB2618">
      <w:pPr>
        <w:pStyle w:val="CommentText"/>
      </w:pPr>
      <w:r>
        <w:rPr>
          <w:rStyle w:val="CommentReference"/>
        </w:rPr>
        <w:annotationRef/>
      </w:r>
      <w:r>
        <w:t>Cannot find the ref for changing complex cog -&gt; adaptability and resilience. Did it just get renamed?</w:t>
      </w:r>
    </w:p>
  </w:comment>
  <w:comment w:id="2" w:author="christopher huong" w:date="2023-01-29T20:46:00Z" w:initials="ch">
    <w:p w14:paraId="68665F14" w14:textId="77777777" w:rsidR="008A08B9" w:rsidRDefault="008A08B9" w:rsidP="00E50F85">
      <w:pPr>
        <w:pStyle w:val="CommentText"/>
      </w:pPr>
      <w:r>
        <w:rPr>
          <w:rStyle w:val="CommentReference"/>
        </w:rPr>
        <w:annotationRef/>
      </w:r>
      <w:r>
        <w:t>I used 'physical activity' in the intro, and exclusively 'physical exercise' afterwards. Is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Ex w15:paraId="7EEEF13E" w15:done="0"/>
  <w15:commentEx w15:paraId="68665F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Extensible w16cex:durableId="27815316" w16cex:dateUtc="2023-01-30T02:18:00Z"/>
  <w16cex:commentExtensible w16cex:durableId="278159AB" w16cex:dateUtc="2023-01-30T0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Id w16cid:paraId="7EEEF13E" w16cid:durableId="27815316"/>
  <w16cid:commentId w16cid:paraId="68665F14" w16cid:durableId="278159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27002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3866"/>
    <w:rsid w:val="001B508B"/>
    <w:rsid w:val="0022393E"/>
    <w:rsid w:val="002A6F99"/>
    <w:rsid w:val="002D3639"/>
    <w:rsid w:val="002D4BFA"/>
    <w:rsid w:val="00316EF3"/>
    <w:rsid w:val="00317F72"/>
    <w:rsid w:val="00343D29"/>
    <w:rsid w:val="00345D96"/>
    <w:rsid w:val="00347571"/>
    <w:rsid w:val="00352824"/>
    <w:rsid w:val="00354F08"/>
    <w:rsid w:val="00374208"/>
    <w:rsid w:val="003B4419"/>
    <w:rsid w:val="003B4DD9"/>
    <w:rsid w:val="003B7CE5"/>
    <w:rsid w:val="003C0EAF"/>
    <w:rsid w:val="003D0AF0"/>
    <w:rsid w:val="003F3415"/>
    <w:rsid w:val="003F52CF"/>
    <w:rsid w:val="00401B9D"/>
    <w:rsid w:val="004043F1"/>
    <w:rsid w:val="00433639"/>
    <w:rsid w:val="00437151"/>
    <w:rsid w:val="004378B2"/>
    <w:rsid w:val="0044417C"/>
    <w:rsid w:val="00485D6E"/>
    <w:rsid w:val="00493854"/>
    <w:rsid w:val="004D42FE"/>
    <w:rsid w:val="004D6919"/>
    <w:rsid w:val="004E6F93"/>
    <w:rsid w:val="004E736A"/>
    <w:rsid w:val="004F1596"/>
    <w:rsid w:val="004F6799"/>
    <w:rsid w:val="0054733E"/>
    <w:rsid w:val="00557374"/>
    <w:rsid w:val="00564EEA"/>
    <w:rsid w:val="005712B3"/>
    <w:rsid w:val="005813BD"/>
    <w:rsid w:val="00582406"/>
    <w:rsid w:val="00584C19"/>
    <w:rsid w:val="00597D83"/>
    <w:rsid w:val="005B0F77"/>
    <w:rsid w:val="005C0583"/>
    <w:rsid w:val="005F136A"/>
    <w:rsid w:val="005F7E9C"/>
    <w:rsid w:val="00603E49"/>
    <w:rsid w:val="00610A64"/>
    <w:rsid w:val="00623388"/>
    <w:rsid w:val="00624DFA"/>
    <w:rsid w:val="00631FCB"/>
    <w:rsid w:val="006426DE"/>
    <w:rsid w:val="00682D10"/>
    <w:rsid w:val="00690635"/>
    <w:rsid w:val="006E27FD"/>
    <w:rsid w:val="006F1D42"/>
    <w:rsid w:val="006F4468"/>
    <w:rsid w:val="00704989"/>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08B9"/>
    <w:rsid w:val="008A12DD"/>
    <w:rsid w:val="008B5A88"/>
    <w:rsid w:val="008E1D18"/>
    <w:rsid w:val="009124DC"/>
    <w:rsid w:val="00926BCF"/>
    <w:rsid w:val="00933F1B"/>
    <w:rsid w:val="00946809"/>
    <w:rsid w:val="00955219"/>
    <w:rsid w:val="009A1276"/>
    <w:rsid w:val="009B535C"/>
    <w:rsid w:val="009B5835"/>
    <w:rsid w:val="009D1779"/>
    <w:rsid w:val="009D3B6D"/>
    <w:rsid w:val="00A0165A"/>
    <w:rsid w:val="00A310DD"/>
    <w:rsid w:val="00A47308"/>
    <w:rsid w:val="00A76ABE"/>
    <w:rsid w:val="00A76D85"/>
    <w:rsid w:val="00A80279"/>
    <w:rsid w:val="00A91612"/>
    <w:rsid w:val="00AB0A03"/>
    <w:rsid w:val="00AB3ABC"/>
    <w:rsid w:val="00AC03A1"/>
    <w:rsid w:val="00AC4A78"/>
    <w:rsid w:val="00AD4A49"/>
    <w:rsid w:val="00AD7571"/>
    <w:rsid w:val="00AF03EE"/>
    <w:rsid w:val="00B045F5"/>
    <w:rsid w:val="00B2120E"/>
    <w:rsid w:val="00B279BA"/>
    <w:rsid w:val="00B43E19"/>
    <w:rsid w:val="00B479B7"/>
    <w:rsid w:val="00B917C0"/>
    <w:rsid w:val="00BD0CC9"/>
    <w:rsid w:val="00BE59CE"/>
    <w:rsid w:val="00C22DB4"/>
    <w:rsid w:val="00C506C7"/>
    <w:rsid w:val="00C51F0B"/>
    <w:rsid w:val="00C775FC"/>
    <w:rsid w:val="00C9103A"/>
    <w:rsid w:val="00C974BD"/>
    <w:rsid w:val="00CD3197"/>
    <w:rsid w:val="00CF010F"/>
    <w:rsid w:val="00CF4D5B"/>
    <w:rsid w:val="00D129F7"/>
    <w:rsid w:val="00D24F86"/>
    <w:rsid w:val="00D6279E"/>
    <w:rsid w:val="00D663D5"/>
    <w:rsid w:val="00D7538C"/>
    <w:rsid w:val="00DA49EA"/>
    <w:rsid w:val="00DC565B"/>
    <w:rsid w:val="00E04424"/>
    <w:rsid w:val="00E22D7F"/>
    <w:rsid w:val="00E239C9"/>
    <w:rsid w:val="00E31B92"/>
    <w:rsid w:val="00E32C61"/>
    <w:rsid w:val="00E43E63"/>
    <w:rsid w:val="00E61C46"/>
    <w:rsid w:val="00E8113E"/>
    <w:rsid w:val="00E91F2A"/>
    <w:rsid w:val="00E94701"/>
    <w:rsid w:val="00E953E9"/>
    <w:rsid w:val="00E95721"/>
    <w:rsid w:val="00EC1816"/>
    <w:rsid w:val="00ED2A11"/>
    <w:rsid w:val="00EF70E0"/>
    <w:rsid w:val="00F01209"/>
    <w:rsid w:val="00F40811"/>
    <w:rsid w:val="00F51349"/>
    <w:rsid w:val="00F86C0C"/>
    <w:rsid w:val="00FB37F9"/>
    <w:rsid w:val="00FB7CF1"/>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CB01-EA91-4A74-A0B0-6DBB7FF9E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9</TotalTime>
  <Pages>11</Pages>
  <Words>7481</Words>
  <Characters>42648</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66</cp:revision>
  <dcterms:created xsi:type="dcterms:W3CDTF">2022-10-06T17:21:00Z</dcterms:created>
  <dcterms:modified xsi:type="dcterms:W3CDTF">2023-01-30T09:21:00Z</dcterms:modified>
</cp:coreProperties>
</file>